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E83EFD" w:rsidRDefault="00E83EFD" w:rsidP="00E83EFD">
      <w:pPr>
        <w:pStyle w:val="Bezodstpw"/>
        <w:rPr>
          <w:sz w:val="28"/>
          <w:szCs w:val="28"/>
        </w:rPr>
      </w:pPr>
      <w:r w:rsidRPr="00E83EFD">
        <w:rPr>
          <w:sz w:val="28"/>
          <w:szCs w:val="28"/>
        </w:rPr>
        <w:t xml:space="preserve">Title: </w:t>
      </w:r>
      <w:r>
        <w:rPr>
          <w:sz w:val="28"/>
          <w:szCs w:val="28"/>
        </w:rPr>
        <w:t xml:space="preserve">SVM buried versus exposed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E83EFD" w:rsidRDefault="00E83EFD" w:rsidP="00FE2257">
      <w:pPr>
        <w:pStyle w:val="Nagwek2"/>
      </w:pPr>
    </w:p>
    <w:p w:rsidR="00FE2257" w:rsidRPr="00FE2257" w:rsidRDefault="00FE2257" w:rsidP="00FE2257">
      <w:pPr>
        <w:pStyle w:val="Nagwek2"/>
      </w:pPr>
      <w:r>
        <w:t>Introduction</w:t>
      </w:r>
    </w:p>
    <w:p w:rsidR="00FE2257" w:rsidRDefault="008850FE" w:rsidP="00FE2257">
      <w:pPr>
        <w:spacing w:line="276" w:lineRule="auto"/>
        <w:ind w:firstLine="720"/>
        <w:jc w:val="both"/>
      </w:pPr>
      <w:r w:rsidRPr="00FE2257">
        <w:t xml:space="preserve">Support vector machine (SVM) is a supervised machine learning technique which means that data for training is supplied with correct classification. It is non-parametric so there is no assumption on how the data is distributed. The algorithm is trying to find the hyperplane to 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The number of classes is defined by 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One of easily accessible ways to us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function </w:t>
      </w:r>
      <w:r w:rsidR="004E3F1D" w:rsidRPr="00FE2257">
        <w:t>used for</w:t>
      </w:r>
      <w:r w:rsidR="00234F62" w:rsidRPr="00FE2257">
        <w:t xml:space="preserve"> separating hyperplane </w:t>
      </w:r>
      <w:r w:rsidR="004E3F1D" w:rsidRPr="00FE2257">
        <w:t>determination</w:t>
      </w:r>
      <w:r w:rsidR="00C5599B" w:rsidRPr="00FE2257">
        <w:t>.</w:t>
      </w:r>
      <w:r w:rsidR="004B7561" w:rsidRPr="00FE2257">
        <w:t xml:space="preserve"> Different kernels might give the best results 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Assessing the accuracy of the model is important for getting an estimate of its capabilities and also for 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training set on which algorithm is trained and test set which is only used for </w:t>
      </w:r>
      <w:r w:rsidR="009177A6" w:rsidRPr="00FE2257">
        <w:t xml:space="preserve">testing the performance of the model. This approach allow for generalization the </w:t>
      </w:r>
      <w:r w:rsidR="00BA0033">
        <w:t>accuracy</w:t>
      </w:r>
      <w:r w:rsidR="009177A6" w:rsidRPr="00FE2257">
        <w:t xml:space="preserve"> of the model, as test set is simulating real proble</w:t>
      </w:r>
      <w:r w:rsidR="00562415">
        <w:t>m</w:t>
      </w:r>
      <w:r w:rsidR="009177A6" w:rsidRPr="00FE2257">
        <w:t>(need citation)</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neighbour residues inside in this </w:t>
      </w:r>
      <w:r w:rsidR="00914079">
        <w:rPr>
          <w:rFonts w:cstheme="minorHAnsi"/>
        </w:rPr>
        <w:t xml:space="preserve">β-sheet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 and r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
        <w:tab/>
        <w:t xml:space="preserve">There are several different approaches for prediction the exposure status of Trans-membrane </w:t>
      </w:r>
      <w:r>
        <w:rPr>
          <w:rFonts w:cstheme="minorHAnsi"/>
        </w:rPr>
        <w:t>β</w:t>
      </w:r>
      <w:r>
        <w:t xml:space="preserve"> barrel residues.</w:t>
      </w:r>
      <w:r w:rsidR="00381806">
        <w:t xml:space="preserve"> </w:t>
      </w:r>
    </w:p>
    <w:p w:rsidR="00344F7F" w:rsidRDefault="00344F7F" w:rsidP="00344F7F">
      <w:r>
        <w:t>For SVM its around 75-80% - best approach seems to be HMM – paper references</w:t>
      </w:r>
    </w:p>
    <w:p w:rsidR="00344F7F" w:rsidRDefault="00344F7F">
      <w:r>
        <w:t>TMBHMM – 83%</w:t>
      </w:r>
    </w:p>
    <w:p w:rsidR="000C3A18" w:rsidRDefault="000C3A18">
      <w:r>
        <w:br w:type="page"/>
      </w:r>
    </w:p>
    <w:p w:rsidR="0009700A" w:rsidRDefault="00C275BE" w:rsidP="00C275BE">
      <w:pPr>
        <w:pStyle w:val="Nagwek2"/>
      </w:pPr>
      <w:r>
        <w:lastRenderedPageBreak/>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DA083C">
      <w:r>
        <w:t xml:space="preserve">In order to add evolutionary information </w:t>
      </w:r>
      <w:r w:rsidR="00926107">
        <w:t>which might improve the accuracy model, PSI-BLAST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E70FA1">
      <w:pPr>
        <w:pStyle w:val="Akapitzlist"/>
        <w:numPr>
          <w:ilvl w:val="0"/>
          <w:numId w:val="5"/>
        </w:numPr>
      </w:pPr>
      <w:r>
        <w:t xml:space="preserve">Extracting features from </w:t>
      </w:r>
      <w:r w:rsidR="00FE73C5">
        <w:t xml:space="preserve">the </w:t>
      </w:r>
      <w:r>
        <w:t>dataset</w:t>
      </w:r>
    </w:p>
    <w:p w:rsidR="00E70FA1" w:rsidRDefault="00FE73C5" w:rsidP="00E70FA1">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9594B">
      <w:pPr>
        <w:pStyle w:val="Akapitzlist"/>
        <w:numPr>
          <w:ilvl w:val="0"/>
          <w:numId w:val="5"/>
        </w:numPr>
      </w:pPr>
      <w:r>
        <w:t xml:space="preserve">Creating sliding window </w:t>
      </w:r>
      <w:r w:rsidR="00CC539E">
        <w:t>and corresponding states</w:t>
      </w:r>
      <w:r>
        <w:t xml:space="preserve">. </w:t>
      </w:r>
    </w:p>
    <w:p w:rsidR="00A9594B" w:rsidRPr="00CC539E" w:rsidRDefault="00A9594B" w:rsidP="00A9594B">
      <w:pPr>
        <w:rPr>
          <w:rFonts w:eastAsiaTheme="minorEastAsia"/>
        </w:rPr>
      </w:pPr>
      <w:r>
        <w:t xml:space="preserve">In order to obtain input format </w:t>
      </w:r>
      <w:r w:rsidR="00E22FF3">
        <w:t xml:space="preserve">accepted by SVM, array for each window wer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9594B">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t>Cross-validation and model optimization</w:t>
      </w:r>
    </w:p>
    <w:p w:rsidR="00D2649F" w:rsidRDefault="00D2649F" w:rsidP="00D2649F">
      <w:r>
        <w:t xml:space="preserve">In order to </w:t>
      </w:r>
      <w:r w:rsidR="00DE22D8">
        <w:t xml:space="preserve">obtain the generalized accuracy of the model, 3-fold cross validation was performed using cross_val_score function from sklearn library. 3-fold was chosen since it takes significantly less time  to run compared to often used 10 fold cross validation. The parameters were tweaked one by one for window lengths between 3 and 31. All possible kernels for SVC(linear, polynomial, rbf and sigmoid) and also LinearSVC were tested. Cache_size parameter was set to 3000 to speed up the process. Finaly, the results for two other methods – random forest classifier and simple decision tree were </w:t>
      </w:r>
      <w:r w:rsidR="00DE22D8">
        <w:lastRenderedPageBreak/>
        <w:t>generated for same range of window length.</w:t>
      </w:r>
      <w:r w:rsidR="00064F5F">
        <w:t xml:space="preserve"> Model was generated for best scoring SVC parameters using pickle and stored in results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Pr="007660C5">
        <w:t>Receiver operating characteristic</w:t>
      </w:r>
      <w:r>
        <w:t xml:space="preserve">(ROC) curve and </w:t>
      </w:r>
      <w:r w:rsidRPr="007660C5">
        <w:t>Matthews correlation coefficient (MCC)</w:t>
      </w:r>
      <w:r>
        <w:t xml:space="preserve"> were generated using sklearn library functions.</w:t>
      </w:r>
    </w:p>
    <w:p w:rsidR="00203E8B" w:rsidRDefault="00203E8B" w:rsidP="00203E8B">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are visible of </w:t>
      </w:r>
      <w:r w:rsidRPr="00403DDD">
        <w:rPr>
          <w:i/>
        </w:rPr>
        <w:t>Fig</w:t>
      </w:r>
      <w:r w:rsidR="005F1E79">
        <w:rPr>
          <w:i/>
        </w:rPr>
        <w:t xml:space="preserve">ure </w:t>
      </w:r>
      <w:r w:rsidRPr="00403DDD">
        <w:rPr>
          <w:i/>
        </w:rPr>
        <w:t>1.</w:t>
      </w:r>
      <w:r>
        <w:t xml:space="preserve"> </w:t>
      </w:r>
    </w:p>
    <w:p w:rsidR="00403DDD" w:rsidRDefault="00403DDD" w:rsidP="00403DDD">
      <w:pPr>
        <w:keepNext/>
      </w:pPr>
      <w:r>
        <w:rPr>
          <w:noProof/>
        </w:rPr>
        <w:drawing>
          <wp:inline distT="0" distB="0" distL="0" distR="0" wp14:anchorId="054887BC" wp14:editId="4A8BEA9F">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fldSimple w:instr=" SEQ Figure \* ARABIC ">
        <w:r>
          <w:rPr>
            <w:noProof/>
          </w:rPr>
          <w:t>1</w:t>
        </w:r>
      </w:fldSimple>
      <w:r>
        <w:t xml:space="preserve"> Accuracy of SVC for different kernel types and window lengths</w:t>
      </w:r>
    </w:p>
    <w:p w:rsidR="00203E8B" w:rsidRDefault="005F1E79" w:rsidP="007660C5">
      <w:pPr>
        <w:jc w:val="both"/>
        <w:rPr>
          <w:noProof/>
        </w:rPr>
      </w:pPr>
      <w:r>
        <w:rPr>
          <w:noProof/>
        </w:rPr>
        <w:t xml:space="preserve">The accuracy values are presented as percentage values, which are the average of scores for 3 fold cross validation. </w:t>
      </w:r>
      <w:r w:rsidR="00D94688">
        <w:rPr>
          <w:noProof/>
        </w:rPr>
        <w:t>The accuracy was much higher in case of both SVC with linear kernel and LinearSVC compared to other kernels. The h</w:t>
      </w:r>
      <w:bookmarkStart w:id="0" w:name="_GoBack"/>
      <w:bookmarkEnd w:id="0"/>
      <w:r w:rsidR="00D94688">
        <w:rPr>
          <w:noProof/>
        </w:rPr>
        <w:t>ighest accuracy was 74.73% and it was observed for SVC with linear kernel, window length of 17.</w:t>
      </w:r>
      <w:r w:rsidR="00790D5D">
        <w:rPr>
          <w:noProof/>
        </w:rPr>
        <w:t xml:space="preserve"> </w:t>
      </w:r>
      <w:r w:rsidR="008D26C3">
        <w:rPr>
          <w:noProof/>
        </w:rPr>
        <w:t xml:space="preserve">The accuracy values were very similar for both polynomial and rbf kernel. In case of sigmoid kernel, </w:t>
      </w:r>
    </w:p>
    <w:p w:rsidR="007660C5" w:rsidRDefault="007660C5" w:rsidP="007660C5"/>
    <w:p w:rsidR="00E70FA1" w:rsidRDefault="00E70FA1" w:rsidP="00FE73C5"/>
    <w:p w:rsidR="00FE73C5" w:rsidRDefault="00FE73C5">
      <w:r>
        <w:br w:type="page"/>
      </w:r>
    </w:p>
    <w:p w:rsidR="009E3552" w:rsidRDefault="009E3552" w:rsidP="009E3552"/>
    <w:p w:rsidR="00566012" w:rsidRDefault="00EE5D22" w:rsidP="00EA70D7">
      <w:r>
        <w:t>Task is to develop a SVM model and optimize it by in example checking the optimal window length and kernel and addition of more information  i.e.  evolutionary info to further increase its accuracy also to compare our SVC model with other stuff like random forest and simple decision tree to further asses its performance</w:t>
      </w:r>
    </w:p>
    <w:p w:rsidR="00EE5D22" w:rsidRPr="00A716A9" w:rsidRDefault="00EE5D22" w:rsidP="00EE5D22">
      <w:r>
        <w:t>Because they lack the pattern, not many proteins are known and no positive inside rule</w:t>
      </w:r>
    </w:p>
    <w:p w:rsidR="00EE5D22" w:rsidRDefault="00EE5D22" w:rsidP="00EE5D22">
      <w:r w:rsidRPr="00A716A9">
        <w:t>- Exposed vs Buried</w:t>
      </w:r>
    </w:p>
    <w:p w:rsidR="00EE5D22" w:rsidRPr="00A716A9" w:rsidRDefault="00EE5D22" w:rsidP="00EE5D22">
      <w:r>
        <w:t xml:space="preserve">It is important for reasons stated in the article I previously read </w:t>
      </w:r>
    </w:p>
    <w:p w:rsidR="00EE5D22" w:rsidRDefault="00EE5D22" w:rsidP="00EE5D22">
      <w:r w:rsidRPr="00A716A9">
        <w:t>- Some examples of best currently available with their accuracies</w:t>
      </w:r>
    </w:p>
    <w:p w:rsidR="00EE5D22" w:rsidRDefault="00EE5D22" w:rsidP="00EE5D22">
      <w:r>
        <w:t>For SVM its around 75-80% - best approach seems to be HMM – paper references</w:t>
      </w:r>
    </w:p>
    <w:p w:rsidR="0009700A" w:rsidRDefault="0009700A"/>
    <w:p w:rsidR="0009700A" w:rsidRDefault="0009700A"/>
    <w:p w:rsidR="0009700A" w:rsidRPr="00A716A9" w:rsidRDefault="0009700A"/>
    <w:p w:rsidR="00316D96" w:rsidRPr="00A716A9" w:rsidRDefault="00316D96">
      <w:r w:rsidRPr="00A716A9">
        <w:t>Methods:</w:t>
      </w:r>
    </w:p>
    <w:p w:rsidR="00316D96" w:rsidRPr="00A716A9" w:rsidRDefault="00316D96" w:rsidP="00316D96">
      <w:r w:rsidRPr="00A716A9">
        <w:t>introduce SVM</w:t>
      </w:r>
    </w:p>
    <w:p w:rsidR="00316D96" w:rsidRPr="00A716A9" w:rsidRDefault="00316D96" w:rsidP="00316D96">
      <w:r w:rsidRPr="00A716A9">
        <w:t>And some python PSSM stuff how it works</w:t>
      </w:r>
    </w:p>
    <w:p w:rsidR="00316D96" w:rsidRPr="00A716A9" w:rsidRDefault="00316D96" w:rsidP="00316D96">
      <w:r w:rsidRPr="00A716A9">
        <w:t>Results:</w:t>
      </w:r>
    </w:p>
    <w:p w:rsidR="00316D96" w:rsidRPr="00A716A9" w:rsidRDefault="00316D96" w:rsidP="00316D96">
      <w:r w:rsidRPr="00A716A9">
        <w:t>Comparison of PSSM with no PSSM</w:t>
      </w:r>
    </w:p>
    <w:p w:rsidR="00316D96" w:rsidRPr="00A716A9" w:rsidRDefault="00F9212B" w:rsidP="00316D96">
      <w:r w:rsidRPr="00A716A9">
        <w:t>Comparison</w:t>
      </w:r>
      <w:r w:rsidR="00316D96" w:rsidRPr="00A716A9">
        <w:t xml:space="preserve"> different kernels</w:t>
      </w:r>
    </w:p>
    <w:p w:rsidR="00316D96" w:rsidRPr="00A716A9" w:rsidRDefault="00316D96" w:rsidP="00316D96">
      <w:r w:rsidRPr="00A716A9">
        <w:t>Comparison of different window</w:t>
      </w:r>
      <w:r w:rsidR="00F9212B" w:rsidRPr="00A716A9">
        <w:t xml:space="preserve"> </w:t>
      </w:r>
      <w:r w:rsidR="0040235D" w:rsidRPr="00A716A9">
        <w:t>lengths</w:t>
      </w:r>
    </w:p>
    <w:p w:rsidR="00316D96" w:rsidRPr="00A716A9" w:rsidRDefault="00316D96" w:rsidP="00316D96">
      <w:r w:rsidRPr="00A716A9">
        <w:t>Comparison of the SVM with random forest and single decision tree methods</w:t>
      </w:r>
    </w:p>
    <w:p w:rsidR="00316D96" w:rsidRPr="00A716A9" w:rsidRDefault="00316D96" w:rsidP="00316D96">
      <w:r w:rsidRPr="00A716A9">
        <w:t>Things that did improved the linear SVM</w:t>
      </w:r>
    </w:p>
    <w:p w:rsidR="00316D96" w:rsidRPr="00A716A9" w:rsidRDefault="0040235D" w:rsidP="00316D96">
      <w:r w:rsidRPr="00A716A9">
        <w:t>Measurement</w:t>
      </w:r>
      <w:r w:rsidR="00316D96" w:rsidRPr="00A716A9">
        <w:t xml:space="preserve"> of the Accuracy</w:t>
      </w:r>
      <w:r w:rsidRPr="00A716A9">
        <w:t xml:space="preserve"> ROC curve MCC maybe</w:t>
      </w:r>
    </w:p>
    <w:p w:rsidR="00316D96" w:rsidRPr="00A716A9" w:rsidRDefault="00316D96" w:rsidP="00316D96">
      <w:r w:rsidRPr="00A716A9">
        <w:t>How our results correspond to the currently available predictor and also how SVM does in general compared to hmm</w:t>
      </w:r>
    </w:p>
    <w:p w:rsidR="00316D96" w:rsidRPr="00A716A9" w:rsidRDefault="0040235D" w:rsidP="00316D96">
      <w:r w:rsidRPr="00A716A9">
        <w:t xml:space="preserve">Conclusion: </w:t>
      </w:r>
    </w:p>
    <w:p w:rsidR="00C275BE" w:rsidRDefault="0040235D" w:rsidP="00316D96">
      <w:r w:rsidRPr="00A716A9">
        <w:t>What was achieved and how my predictor does what might be possible applications</w:t>
      </w:r>
    </w:p>
    <w:p w:rsidR="00C275BE" w:rsidRDefault="00C275BE" w:rsidP="00C275BE">
      <w:r>
        <w:br w:type="page"/>
      </w:r>
    </w:p>
    <w:p w:rsidR="00316D96" w:rsidRDefault="00316D96"/>
    <w:p w:rsidR="005A7690" w:rsidRDefault="005A7690">
      <w:r>
        <w:rPr>
          <w:noProof/>
        </w:rPr>
        <w:drawing>
          <wp:inline distT="0" distB="0" distL="0" distR="0" wp14:anchorId="054F9D56" wp14:editId="5A240FD0">
            <wp:extent cx="5760720" cy="3456940"/>
            <wp:effectExtent l="0" t="0" r="11430" b="10160"/>
            <wp:docPr id="2" name="Wykres 2">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A7690" w:rsidRDefault="005A7690" w:rsidP="005A7690">
      <w:pPr>
        <w:jc w:val="center"/>
      </w:pPr>
      <w:r>
        <w:rPr>
          <w:noProof/>
        </w:rPr>
        <w:lastRenderedPageBreak/>
        <w:drawing>
          <wp:inline distT="0" distB="0" distL="0" distR="0" wp14:anchorId="534DDA8F" wp14:editId="189F2500">
            <wp:extent cx="5541310" cy="3523129"/>
            <wp:effectExtent l="0" t="0" r="2540" b="1270"/>
            <wp:docPr id="3" name="Wykres 3">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extent cx="4940300" cy="352806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0300" cy="3528060"/>
                    </a:xfrm>
                    <a:prstGeom prst="rect">
                      <a:avLst/>
                    </a:prstGeom>
                    <a:noFill/>
                    <a:ln>
                      <a:noFill/>
                    </a:ln>
                  </pic:spPr>
                </pic:pic>
              </a:graphicData>
            </a:graphic>
          </wp:inline>
        </w:drawing>
      </w:r>
    </w:p>
    <w:p w:rsidR="00C275BE" w:rsidRPr="00316D96" w:rsidRDefault="00C275BE" w:rsidP="00C275BE">
      <w:pPr>
        <w:pStyle w:val="Nagwek2"/>
      </w:pPr>
      <w:r>
        <w:t>Conclusions</w:t>
      </w:r>
    </w:p>
    <w:sectPr w:rsidR="00C275BE" w:rsidRPr="00316D96"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0E9D" w:rsidRDefault="00F60E9D" w:rsidP="00403DDD">
      <w:pPr>
        <w:spacing w:after="0" w:line="240" w:lineRule="auto"/>
      </w:pPr>
      <w:r>
        <w:separator/>
      </w:r>
    </w:p>
  </w:endnote>
  <w:endnote w:type="continuationSeparator" w:id="0">
    <w:p w:rsidR="00F60E9D" w:rsidRDefault="00F60E9D"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0E9D" w:rsidRDefault="00F60E9D" w:rsidP="00403DDD">
      <w:pPr>
        <w:spacing w:after="0" w:line="240" w:lineRule="auto"/>
      </w:pPr>
      <w:r>
        <w:separator/>
      </w:r>
    </w:p>
  </w:footnote>
  <w:footnote w:type="continuationSeparator" w:id="0">
    <w:p w:rsidR="00F60E9D" w:rsidRDefault="00F60E9D"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57EC50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543ED"/>
    <w:rsid w:val="00064F5F"/>
    <w:rsid w:val="0009700A"/>
    <w:rsid w:val="000C3A18"/>
    <w:rsid w:val="000E2DBB"/>
    <w:rsid w:val="0019766D"/>
    <w:rsid w:val="001A795E"/>
    <w:rsid w:val="00203E8B"/>
    <w:rsid w:val="00234F62"/>
    <w:rsid w:val="00272240"/>
    <w:rsid w:val="002F0955"/>
    <w:rsid w:val="00305281"/>
    <w:rsid w:val="00316D96"/>
    <w:rsid w:val="00344F7F"/>
    <w:rsid w:val="00365255"/>
    <w:rsid w:val="00381806"/>
    <w:rsid w:val="0040235D"/>
    <w:rsid w:val="00403DDD"/>
    <w:rsid w:val="00446B24"/>
    <w:rsid w:val="004617B7"/>
    <w:rsid w:val="004B7561"/>
    <w:rsid w:val="004E3F1D"/>
    <w:rsid w:val="004E620A"/>
    <w:rsid w:val="00513804"/>
    <w:rsid w:val="005208C8"/>
    <w:rsid w:val="00540F33"/>
    <w:rsid w:val="00562415"/>
    <w:rsid w:val="00566012"/>
    <w:rsid w:val="005A7690"/>
    <w:rsid w:val="005C0107"/>
    <w:rsid w:val="005F1E79"/>
    <w:rsid w:val="0064134F"/>
    <w:rsid w:val="007660C5"/>
    <w:rsid w:val="00783DE3"/>
    <w:rsid w:val="00790D5D"/>
    <w:rsid w:val="0080331B"/>
    <w:rsid w:val="008175A5"/>
    <w:rsid w:val="00831F63"/>
    <w:rsid w:val="008850FE"/>
    <w:rsid w:val="00890C88"/>
    <w:rsid w:val="008D26C3"/>
    <w:rsid w:val="00912720"/>
    <w:rsid w:val="00914079"/>
    <w:rsid w:val="009177A6"/>
    <w:rsid w:val="00926107"/>
    <w:rsid w:val="009922A8"/>
    <w:rsid w:val="009B1702"/>
    <w:rsid w:val="009E3552"/>
    <w:rsid w:val="009E73C2"/>
    <w:rsid w:val="00A312CE"/>
    <w:rsid w:val="00A716A9"/>
    <w:rsid w:val="00A9477F"/>
    <w:rsid w:val="00A9594B"/>
    <w:rsid w:val="00AE613F"/>
    <w:rsid w:val="00AF0351"/>
    <w:rsid w:val="00B222E1"/>
    <w:rsid w:val="00B4400D"/>
    <w:rsid w:val="00BA0033"/>
    <w:rsid w:val="00BA48EF"/>
    <w:rsid w:val="00BC6BC7"/>
    <w:rsid w:val="00BE7D40"/>
    <w:rsid w:val="00C14431"/>
    <w:rsid w:val="00C275BE"/>
    <w:rsid w:val="00C5599B"/>
    <w:rsid w:val="00C95B5E"/>
    <w:rsid w:val="00CC539E"/>
    <w:rsid w:val="00D2649F"/>
    <w:rsid w:val="00D376D3"/>
    <w:rsid w:val="00D94688"/>
    <w:rsid w:val="00DA083C"/>
    <w:rsid w:val="00DC0F13"/>
    <w:rsid w:val="00DD601B"/>
    <w:rsid w:val="00DE22D8"/>
    <w:rsid w:val="00DE2D4D"/>
    <w:rsid w:val="00DE5A83"/>
    <w:rsid w:val="00DF7092"/>
    <w:rsid w:val="00E22FF3"/>
    <w:rsid w:val="00E70FA1"/>
    <w:rsid w:val="00E83EFD"/>
    <w:rsid w:val="00EA70D7"/>
    <w:rsid w:val="00EE5D22"/>
    <w:rsid w:val="00F60E9D"/>
    <w:rsid w:val="00F625EF"/>
    <w:rsid w:val="00F7453F"/>
    <w:rsid w:val="00F9212B"/>
    <w:rsid w:val="00FD1590"/>
    <w:rsid w:val="00FE2257"/>
    <w:rsid w:val="00FE73C5"/>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A0BC5"/>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B$2:$B$17</c:f>
              <c:numCache>
                <c:formatCode>0.00%</c:formatCode>
                <c:ptCount val="15"/>
                <c:pt idx="0">
                  <c:v>0.72276161759099999</c:v>
                </c:pt>
                <c:pt idx="1">
                  <c:v>0.72647502570199995</c:v>
                </c:pt>
                <c:pt idx="2">
                  <c:v>0.72758885951800001</c:v>
                </c:pt>
                <c:pt idx="3">
                  <c:v>0.72677218041500002</c:v>
                </c:pt>
                <c:pt idx="4">
                  <c:v>0.72751519956300004</c:v>
                </c:pt>
                <c:pt idx="5">
                  <c:v>0.72773781741800003</c:v>
                </c:pt>
                <c:pt idx="6">
                  <c:v>0.72818359912499997</c:v>
                </c:pt>
                <c:pt idx="7">
                  <c:v>0.72513880566599997</c:v>
                </c:pt>
                <c:pt idx="8">
                  <c:v>0.72409906198399998</c:v>
                </c:pt>
                <c:pt idx="9">
                  <c:v>0.72372766822800005</c:v>
                </c:pt>
                <c:pt idx="10">
                  <c:v>0.72513872293899995</c:v>
                </c:pt>
                <c:pt idx="11">
                  <c:v>0.72432177911100004</c:v>
                </c:pt>
                <c:pt idx="12">
                  <c:v>0.72313340843600005</c:v>
                </c:pt>
                <c:pt idx="13">
                  <c:v>0.71867777535599997</c:v>
                </c:pt>
                <c:pt idx="14">
                  <c:v>0.71808363138099995</c:v>
                </c:pt>
              </c:numCache>
            </c:numRef>
          </c:val>
          <c:smooth val="0"/>
          <c:extLst>
            <c:ext xmlns:c16="http://schemas.microsoft.com/office/drawing/2014/chart" uri="{C3380CC4-5D6E-409C-BE32-E72D297353CC}">
              <c16:uniqueId val="{00000000-8B8D-41D9-B8E4-34CB3F95029A}"/>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C$2:$C$17</c:f>
              <c:numCache>
                <c:formatCode>0.00%</c:formatCode>
                <c:ptCount val="15"/>
                <c:pt idx="0">
                  <c:v>0.733530199986</c:v>
                </c:pt>
                <c:pt idx="1">
                  <c:v>0.73791199111299999</c:v>
                </c:pt>
                <c:pt idx="2">
                  <c:v>0.73820888110100003</c:v>
                </c:pt>
                <c:pt idx="3">
                  <c:v>0.74407631343400005</c:v>
                </c:pt>
                <c:pt idx="4">
                  <c:v>0.74311097424799999</c:v>
                </c:pt>
                <c:pt idx="5">
                  <c:v>0.74452176423299998</c:v>
                </c:pt>
                <c:pt idx="6">
                  <c:v>0.74674966350000005</c:v>
                </c:pt>
                <c:pt idx="7">
                  <c:v>0.74734377438400001</c:v>
                </c:pt>
                <c:pt idx="8">
                  <c:v>0.744373153786</c:v>
                </c:pt>
                <c:pt idx="9">
                  <c:v>0.74422475842799996</c:v>
                </c:pt>
                <c:pt idx="10">
                  <c:v>0.743704787315</c:v>
                </c:pt>
                <c:pt idx="11">
                  <c:v>0.74236795509999998</c:v>
                </c:pt>
                <c:pt idx="12">
                  <c:v>0.74066017585499999</c:v>
                </c:pt>
                <c:pt idx="13">
                  <c:v>0.74021449342000001</c:v>
                </c:pt>
                <c:pt idx="14">
                  <c:v>0.74073448107899997</c:v>
                </c:pt>
              </c:numCache>
            </c:numRef>
          </c:val>
          <c:smooth val="0"/>
          <c:extLst>
            <c:ext xmlns:c16="http://schemas.microsoft.com/office/drawing/2014/chart" uri="{C3380CC4-5D6E-409C-BE32-E72D297353CC}">
              <c16:uniqueId val="{00000001-8B8D-41D9-B8E4-34CB3F95029A}"/>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D$2:$D$17</c:f>
              <c:numCache>
                <c:formatCode>0.00%</c:formatCode>
                <c:ptCount val="15"/>
                <c:pt idx="0">
                  <c:v>0.72016222529600005</c:v>
                </c:pt>
                <c:pt idx="1">
                  <c:v>0.72684618782300003</c:v>
                </c:pt>
                <c:pt idx="2">
                  <c:v>0.72654931438000003</c:v>
                </c:pt>
                <c:pt idx="3">
                  <c:v>0.72885155196200002</c:v>
                </c:pt>
                <c:pt idx="4">
                  <c:v>0.72848043947700003</c:v>
                </c:pt>
                <c:pt idx="5">
                  <c:v>0.72796051799999995</c:v>
                </c:pt>
                <c:pt idx="6">
                  <c:v>0.72825790434799997</c:v>
                </c:pt>
                <c:pt idx="7">
                  <c:v>0.72647542278999999</c:v>
                </c:pt>
                <c:pt idx="8">
                  <c:v>0.72461886764299999</c:v>
                </c:pt>
                <c:pt idx="9">
                  <c:v>0.72424752352300004</c:v>
                </c:pt>
                <c:pt idx="10">
                  <c:v>0.72595555094899999</c:v>
                </c:pt>
                <c:pt idx="11">
                  <c:v>0.72499009594599995</c:v>
                </c:pt>
                <c:pt idx="12">
                  <c:v>0.72313335879999996</c:v>
                </c:pt>
                <c:pt idx="13">
                  <c:v>0.71830643123500004</c:v>
                </c:pt>
                <c:pt idx="14">
                  <c:v>0.71719256432900003</c:v>
                </c:pt>
              </c:numCache>
            </c:numRef>
          </c:val>
          <c:smooth val="0"/>
          <c:extLst>
            <c:ext xmlns:c16="http://schemas.microsoft.com/office/drawing/2014/chart" uri="{C3380CC4-5D6E-409C-BE32-E72D297353CC}">
              <c16:uniqueId val="{00000002-8B8D-41D9-B8E4-34CB3F95029A}"/>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E$2:$E$17</c:f>
              <c:numCache>
                <c:formatCode>0.00%</c:formatCode>
                <c:ptCount val="15"/>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pt idx="10">
                  <c:v>0.51518751786100003</c:v>
                </c:pt>
                <c:pt idx="11">
                  <c:v>0.51518751786100003</c:v>
                </c:pt>
                <c:pt idx="12">
                  <c:v>0.51518751786100003</c:v>
                </c:pt>
                <c:pt idx="13">
                  <c:v>0.51518751786100003</c:v>
                </c:pt>
                <c:pt idx="14">
                  <c:v>0.51518751786100003</c:v>
                </c:pt>
              </c:numCache>
            </c:numRef>
          </c:val>
          <c:smooth val="0"/>
          <c:extLst>
            <c:ext xmlns:c16="http://schemas.microsoft.com/office/drawing/2014/chart" uri="{C3380CC4-5D6E-409C-BE32-E72D297353CC}">
              <c16:uniqueId val="{00000003-8B8D-41D9-B8E4-34CB3F95029A}"/>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7</c:f>
              <c:strCach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strCache>
            </c:strRef>
          </c:cat>
          <c:val>
            <c:numRef>
              <c:f>Arkusz1!$F$2:$F$17</c:f>
              <c:numCache>
                <c:formatCode>0.00%</c:formatCode>
                <c:ptCount val="15"/>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pt idx="10">
                  <c:v>0.74103120561292801</c:v>
                </c:pt>
                <c:pt idx="11">
                  <c:v>0.73947190445198596</c:v>
                </c:pt>
                <c:pt idx="12">
                  <c:v>0.73828396395652296</c:v>
                </c:pt>
                <c:pt idx="13">
                  <c:v>0.73865522534982497</c:v>
                </c:pt>
                <c:pt idx="14">
                  <c:v>0.73865540734881396</c:v>
                </c:pt>
              </c:numCache>
            </c:numRef>
          </c:val>
          <c:smooth val="0"/>
          <c:extLst>
            <c:ext xmlns:c16="http://schemas.microsoft.com/office/drawing/2014/chart" uri="{C3380CC4-5D6E-409C-BE32-E72D297353CC}">
              <c16:uniqueId val="{00000004-8B8D-41D9-B8E4-34CB3F95029A}"/>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R$3:$R$17</c:f>
              <c:numCache>
                <c:formatCode>0.00%</c:formatCode>
                <c:ptCount val="15"/>
                <c:pt idx="0">
                  <c:v>0.76420191060553699</c:v>
                </c:pt>
                <c:pt idx="1">
                  <c:v>0.764202258058154</c:v>
                </c:pt>
                <c:pt idx="2">
                  <c:v>0.76108272919595998</c:v>
                </c:pt>
                <c:pt idx="3">
                  <c:v>0.75566124402331802</c:v>
                </c:pt>
                <c:pt idx="4">
                  <c:v>0.76026565300509397</c:v>
                </c:pt>
                <c:pt idx="5">
                  <c:v>0.75499254664501703</c:v>
                </c:pt>
                <c:pt idx="6">
                  <c:v>0.75922622368509696</c:v>
                </c:pt>
                <c:pt idx="7">
                  <c:v>0.75662719538762901</c:v>
                </c:pt>
                <c:pt idx="8">
                  <c:v>0.75447280716697396</c:v>
                </c:pt>
                <c:pt idx="9">
                  <c:v>0.75759213748481602</c:v>
                </c:pt>
                <c:pt idx="10">
                  <c:v>0.75157617743088101</c:v>
                </c:pt>
                <c:pt idx="11">
                  <c:v>0.75001644609050899</c:v>
                </c:pt>
                <c:pt idx="12">
                  <c:v>0.74615499007476704</c:v>
                </c:pt>
                <c:pt idx="13">
                  <c:v>0.75038810457251603</c:v>
                </c:pt>
                <c:pt idx="14">
                  <c:v>0.74964611123751701</c:v>
                </c:pt>
              </c:numCache>
            </c:numRef>
          </c:val>
          <c:smooth val="0"/>
          <c:extLst>
            <c:ext xmlns:c16="http://schemas.microsoft.com/office/drawing/2014/chart" uri="{C3380CC4-5D6E-409C-BE32-E72D297353CC}">
              <c16:uniqueId val="{00000000-B4CF-4044-9CC3-C5831762B845}"/>
            </c:ext>
          </c:extLst>
        </c:ser>
        <c:ser>
          <c:idx val="1"/>
          <c:order val="1"/>
          <c:tx>
            <c:strRef>
              <c:f>Arkusz1!$S$2</c:f>
              <c:strCache>
                <c:ptCount val="1"/>
                <c:pt idx="0">
                  <c:v>Simple 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S$3:$S$17</c:f>
              <c:numCache>
                <c:formatCode>0.00%</c:formatCode>
                <c:ptCount val="15"/>
                <c:pt idx="0">
                  <c:v>0.71236389950108403</c:v>
                </c:pt>
                <c:pt idx="1">
                  <c:v>0.717413759282444</c:v>
                </c:pt>
                <c:pt idx="2">
                  <c:v>0.71823032256706698</c:v>
                </c:pt>
                <c:pt idx="3">
                  <c:v>0.70820426295902295</c:v>
                </c:pt>
                <c:pt idx="4">
                  <c:v>0.71927041370157196</c:v>
                </c:pt>
                <c:pt idx="5">
                  <c:v>0.71466618671878501</c:v>
                </c:pt>
                <c:pt idx="6">
                  <c:v>0.70909647164184397</c:v>
                </c:pt>
                <c:pt idx="7">
                  <c:v>0.71035880008794094</c:v>
                </c:pt>
                <c:pt idx="8">
                  <c:v>0.71481433389627203</c:v>
                </c:pt>
                <c:pt idx="9">
                  <c:v>0.70917011505115701</c:v>
                </c:pt>
                <c:pt idx="10">
                  <c:v>0.70553121070889901</c:v>
                </c:pt>
                <c:pt idx="11">
                  <c:v>0.70939308035870796</c:v>
                </c:pt>
                <c:pt idx="12">
                  <c:v>0.71147283244828796</c:v>
                </c:pt>
                <c:pt idx="13">
                  <c:v>0.70590258791974003</c:v>
                </c:pt>
                <c:pt idx="14">
                  <c:v>0.69825295529959197</c:v>
                </c:pt>
              </c:numCache>
            </c:numRef>
          </c:val>
          <c:smooth val="0"/>
          <c:extLst>
            <c:ext xmlns:c16="http://schemas.microsoft.com/office/drawing/2014/chart" uri="{C3380CC4-5D6E-409C-BE32-E72D297353CC}">
              <c16:uniqueId val="{00000001-B4CF-4044-9CC3-C5831762B845}"/>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T$3:$T$17</c:f>
              <c:numCache>
                <c:formatCode>0.00%</c:formatCode>
                <c:ptCount val="15"/>
                <c:pt idx="0">
                  <c:v>0.733530199986</c:v>
                </c:pt>
                <c:pt idx="1">
                  <c:v>0.73791199111299999</c:v>
                </c:pt>
                <c:pt idx="2">
                  <c:v>0.73820888110100003</c:v>
                </c:pt>
                <c:pt idx="3">
                  <c:v>0.74407631343400005</c:v>
                </c:pt>
                <c:pt idx="4">
                  <c:v>0.74311097424799999</c:v>
                </c:pt>
                <c:pt idx="5">
                  <c:v>0.74452176423299998</c:v>
                </c:pt>
                <c:pt idx="6">
                  <c:v>0.74674966350000005</c:v>
                </c:pt>
                <c:pt idx="7">
                  <c:v>0.74734377438400001</c:v>
                </c:pt>
                <c:pt idx="8">
                  <c:v>0.744373153786</c:v>
                </c:pt>
                <c:pt idx="9">
                  <c:v>0.74422475842799996</c:v>
                </c:pt>
                <c:pt idx="10">
                  <c:v>0.743704787315</c:v>
                </c:pt>
                <c:pt idx="11">
                  <c:v>0.74236795509999998</c:v>
                </c:pt>
                <c:pt idx="12">
                  <c:v>0.74066017585499999</c:v>
                </c:pt>
                <c:pt idx="13">
                  <c:v>0.74021449342000001</c:v>
                </c:pt>
                <c:pt idx="14">
                  <c:v>0.74073448107899997</c:v>
                </c:pt>
              </c:numCache>
            </c:numRef>
          </c:val>
          <c:smooth val="0"/>
          <c:extLst>
            <c:ext xmlns:c16="http://schemas.microsoft.com/office/drawing/2014/chart" uri="{C3380CC4-5D6E-409C-BE32-E72D297353CC}">
              <c16:uniqueId val="{00000002-B4CF-4044-9CC3-C5831762B845}"/>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2600103591222539"/>
          <c:y val="0.19531362653208365"/>
          <c:w val="0.84878695400297055"/>
          <c:h val="0.61983264168402885"/>
        </c:manualLayout>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M$3:$M$17</c:f>
              <c:numCache>
                <c:formatCode>0.00%</c:formatCode>
                <c:ptCount val="15"/>
                <c:pt idx="0">
                  <c:v>0.733530199986</c:v>
                </c:pt>
                <c:pt idx="1">
                  <c:v>0.73791199111299999</c:v>
                </c:pt>
                <c:pt idx="2">
                  <c:v>0.73820888110100003</c:v>
                </c:pt>
                <c:pt idx="3">
                  <c:v>0.74407631343400005</c:v>
                </c:pt>
                <c:pt idx="4">
                  <c:v>0.74311097424799999</c:v>
                </c:pt>
                <c:pt idx="5">
                  <c:v>0.74452176423299998</c:v>
                </c:pt>
                <c:pt idx="6">
                  <c:v>0.74674966350000005</c:v>
                </c:pt>
                <c:pt idx="7">
                  <c:v>0.74734377438400001</c:v>
                </c:pt>
                <c:pt idx="8">
                  <c:v>0.744373153786</c:v>
                </c:pt>
                <c:pt idx="9">
                  <c:v>0.74422475842799996</c:v>
                </c:pt>
                <c:pt idx="10">
                  <c:v>0.743704787315</c:v>
                </c:pt>
                <c:pt idx="11">
                  <c:v>0.74236795509999998</c:v>
                </c:pt>
                <c:pt idx="12">
                  <c:v>0.74066017585499999</c:v>
                </c:pt>
                <c:pt idx="13">
                  <c:v>0.74021449342000001</c:v>
                </c:pt>
                <c:pt idx="14">
                  <c:v>0.74073448107899997</c:v>
                </c:pt>
              </c:numCache>
            </c:numRef>
          </c:val>
          <c:smooth val="0"/>
          <c:extLst>
            <c:ext xmlns:c16="http://schemas.microsoft.com/office/drawing/2014/chart" uri="{C3380CC4-5D6E-409C-BE32-E72D297353CC}">
              <c16:uniqueId val="{00000000-1813-45B4-9B67-724535289206}"/>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7</c:f>
              <c:numCache>
                <c:formatCode>General</c:formatCode>
                <c:ptCount val="15"/>
                <c:pt idx="0">
                  <c:v>3</c:v>
                </c:pt>
                <c:pt idx="1">
                  <c:v>5</c:v>
                </c:pt>
                <c:pt idx="2">
                  <c:v>7</c:v>
                </c:pt>
                <c:pt idx="3">
                  <c:v>9</c:v>
                </c:pt>
                <c:pt idx="4">
                  <c:v>11</c:v>
                </c:pt>
                <c:pt idx="5">
                  <c:v>13</c:v>
                </c:pt>
                <c:pt idx="6">
                  <c:v>15</c:v>
                </c:pt>
                <c:pt idx="7">
                  <c:v>17</c:v>
                </c:pt>
                <c:pt idx="8">
                  <c:v>19</c:v>
                </c:pt>
                <c:pt idx="9">
                  <c:v>21</c:v>
                </c:pt>
                <c:pt idx="10">
                  <c:v>23</c:v>
                </c:pt>
                <c:pt idx="11">
                  <c:v>25</c:v>
                </c:pt>
                <c:pt idx="12">
                  <c:v>27</c:v>
                </c:pt>
                <c:pt idx="13">
                  <c:v>29</c:v>
                </c:pt>
                <c:pt idx="14">
                  <c:v>31</c:v>
                </c:pt>
              </c:numCache>
            </c:numRef>
          </c:cat>
          <c:val>
            <c:numRef>
              <c:f>Arkusz1!$N$3:$N$17</c:f>
              <c:numCache>
                <c:formatCode>General</c:formatCode>
                <c:ptCount val="15"/>
                <c:pt idx="0">
                  <c:v>0.69959124350577895</c:v>
                </c:pt>
                <c:pt idx="1">
                  <c:v>0.70582995377755098</c:v>
                </c:pt>
                <c:pt idx="2">
                  <c:v>0.71281088901939804</c:v>
                </c:pt>
                <c:pt idx="3">
                  <c:v>0.71199368046563105</c:v>
                </c:pt>
                <c:pt idx="4">
                  <c:v>0.71451878408261904</c:v>
                </c:pt>
                <c:pt idx="5">
                  <c:v>0.71236500804038405</c:v>
                </c:pt>
                <c:pt idx="6">
                  <c:v>0.71199359773881798</c:v>
                </c:pt>
                <c:pt idx="7">
                  <c:v>0.70991384564923798</c:v>
                </c:pt>
                <c:pt idx="8">
                  <c:v>0.71310736537336195</c:v>
                </c:pt>
                <c:pt idx="9">
                  <c:v>0.70776016887917803</c:v>
                </c:pt>
                <c:pt idx="10">
                  <c:v>0.70902274550571698</c:v>
                </c:pt>
                <c:pt idx="11">
                  <c:v>0.70879986292497899</c:v>
                </c:pt>
                <c:pt idx="12">
                  <c:v>0.70419517267203702</c:v>
                </c:pt>
                <c:pt idx="13">
                  <c:v>0.70293269531767499</c:v>
                </c:pt>
                <c:pt idx="14">
                  <c:v>0.70256136774292199</c:v>
                </c:pt>
              </c:numCache>
            </c:numRef>
          </c:val>
          <c:smooth val="0"/>
          <c:extLst>
            <c:ext xmlns:c16="http://schemas.microsoft.com/office/drawing/2014/chart" uri="{C3380CC4-5D6E-409C-BE32-E72D297353CC}">
              <c16:uniqueId val="{00000001-1813-45B4-9B67-724535289206}"/>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layout>
            <c:manualLayout>
              <c:xMode val="edge"/>
              <c:yMode val="edge"/>
              <c:x val="0.45387826407099069"/>
              <c:y val="0.873539446718403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layout>
        <c:manualLayout>
          <c:xMode val="edge"/>
          <c:yMode val="edge"/>
          <c:x val="0.24496815562505753"/>
          <c:y val="0.92835213370498837"/>
          <c:w val="0.51006368874988495"/>
          <c:h val="6.083315829212768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946E3-F138-40A4-AE18-2D7F58B52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6</Pages>
  <Words>3320</Words>
  <Characters>19920</Characters>
  <Application>Microsoft Office Word</Application>
  <DocSecurity>0</DocSecurity>
  <Lines>166</Lines>
  <Paragraphs>4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55</cp:revision>
  <dcterms:created xsi:type="dcterms:W3CDTF">2018-03-06T14:22:00Z</dcterms:created>
  <dcterms:modified xsi:type="dcterms:W3CDTF">2018-03-1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